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E05D2" w:rsidRPr="00C04E29" w:rsidRDefault="00FE05D2" w:rsidP="00AE4905">
      <w:pPr>
        <w:pStyle w:val="Caption"/>
        <w:keepNext/>
        <w:rPr>
          <w:rFonts w:ascii="Times New Roman" w:hAnsi="Times New Roman" w:cs="Times New Roman"/>
          <w:b/>
          <w:i w:val="0"/>
          <w:noProof/>
          <w:color w:val="auto"/>
          <w:sz w:val="22"/>
        </w:rPr>
      </w:pPr>
      <w:bookmarkStart w:id="0" w:name="_GoBack"/>
      <w:bookmarkEnd w:id="0"/>
      <w:r w:rsidRPr="00C04E29">
        <w:rPr>
          <w:rFonts w:ascii="Times New Roman" w:hAnsi="Times New Roman" w:cs="Times New Roman"/>
          <w:b/>
          <w:i w:val="0"/>
          <w:noProof/>
          <w:color w:val="auto"/>
          <w:sz w:val="22"/>
        </w:rPr>
        <w:t>Supplementary Material</w:t>
      </w:r>
    </w:p>
    <w:p w:rsidR="00023709" w:rsidRPr="002461E9" w:rsidRDefault="00023709" w:rsidP="0002370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Pr="002461E9">
        <w:rPr>
          <w:rFonts w:ascii="Times New Roman" w:hAnsi="Times New Roman" w:cs="Times New Roman"/>
          <w:b/>
        </w:rPr>
        <w:t xml:space="preserve">Table </w:t>
      </w:r>
      <w:r w:rsidR="001424D7">
        <w:rPr>
          <w:rFonts w:ascii="Times New Roman" w:hAnsi="Times New Roman" w:cs="Times New Roman"/>
          <w:b/>
        </w:rPr>
        <w:t>1</w:t>
      </w:r>
      <w:r w:rsidRPr="002461E9">
        <w:rPr>
          <w:rFonts w:ascii="Times New Roman" w:hAnsi="Times New Roman" w:cs="Times New Roman"/>
        </w:rPr>
        <w:t>. Food Categorisation Table adapted from Dunford</w:t>
      </w:r>
      <w:r w:rsidRPr="002461E9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EdW5mb3JkPC9BdXRob3I+PFllYXI+MjAxMjwvWWVhcj48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</w:fldData>
        </w:fldChar>
      </w:r>
      <w:r w:rsidRPr="002461E9">
        <w:rPr>
          <w:rFonts w:ascii="Times New Roman" w:hAnsi="Times New Roman" w:cs="Times New Roman"/>
          <w:vertAlign w:val="superscript"/>
        </w:rPr>
        <w:instrText xml:space="preserve"> ADDIN EN.CITE </w:instrText>
      </w:r>
      <w:r w:rsidRPr="002461E9"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EdW5mb3JkPC9BdXRob3I+PFllYXI+MjAxMjwvWWVhcj48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</w:fldData>
        </w:fldChar>
      </w:r>
      <w:r w:rsidRPr="002461E9">
        <w:rPr>
          <w:rFonts w:ascii="Times New Roman" w:hAnsi="Times New Roman" w:cs="Times New Roman"/>
          <w:vertAlign w:val="superscript"/>
        </w:rPr>
        <w:instrText xml:space="preserve"> ADDIN EN.CITE.DATA </w:instrText>
      </w:r>
      <w:r w:rsidRPr="002461E9">
        <w:rPr>
          <w:rFonts w:ascii="Times New Roman" w:hAnsi="Times New Roman" w:cs="Times New Roman"/>
          <w:vertAlign w:val="superscript"/>
        </w:rPr>
      </w:r>
      <w:r w:rsidRPr="002461E9">
        <w:rPr>
          <w:rFonts w:ascii="Times New Roman" w:hAnsi="Times New Roman" w:cs="Times New Roman"/>
          <w:vertAlign w:val="superscript"/>
        </w:rPr>
        <w:fldChar w:fldCharType="end"/>
      </w:r>
      <w:r w:rsidRPr="002461E9">
        <w:rPr>
          <w:rFonts w:ascii="Times New Roman" w:hAnsi="Times New Roman" w:cs="Times New Roman"/>
          <w:vertAlign w:val="superscript"/>
        </w:rPr>
      </w:r>
      <w:r w:rsidRPr="002461E9">
        <w:rPr>
          <w:rFonts w:ascii="Times New Roman" w:hAnsi="Times New Roman" w:cs="Times New Roman"/>
          <w:vertAlign w:val="superscript"/>
        </w:rPr>
        <w:fldChar w:fldCharType="separate"/>
      </w:r>
      <w:r w:rsidRPr="002461E9">
        <w:rPr>
          <w:rFonts w:ascii="Times New Roman" w:hAnsi="Times New Roman" w:cs="Times New Roman"/>
          <w:noProof/>
          <w:vertAlign w:val="superscript"/>
        </w:rPr>
        <w:t>(1</w:t>
      </w:r>
      <w:r w:rsidR="00653966">
        <w:rPr>
          <w:rFonts w:ascii="Times New Roman" w:hAnsi="Times New Roman" w:cs="Times New Roman"/>
          <w:noProof/>
          <w:vertAlign w:val="superscript"/>
        </w:rPr>
        <w:t>7</w:t>
      </w:r>
      <w:r w:rsidRPr="002461E9">
        <w:rPr>
          <w:rFonts w:ascii="Times New Roman" w:hAnsi="Times New Roman" w:cs="Times New Roman"/>
          <w:noProof/>
          <w:vertAlign w:val="superscript"/>
        </w:rPr>
        <w:t>)</w:t>
      </w:r>
      <w:r w:rsidRPr="002461E9">
        <w:rPr>
          <w:rFonts w:ascii="Times New Roman" w:hAnsi="Times New Roman" w:cs="Times New Roman"/>
          <w:vertAlign w:val="superscript"/>
        </w:rPr>
        <w:fldChar w:fldCharType="end"/>
      </w:r>
      <w:r w:rsidRPr="002461E9">
        <w:rPr>
          <w:rFonts w:ascii="Times New Roman" w:hAnsi="Times New Roman" w:cs="Times New Roman"/>
        </w:rPr>
        <w:t xml:space="preserve"> showing 10 main categories of data collected for both branded and generic products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155"/>
        <w:gridCol w:w="2070"/>
        <w:gridCol w:w="4790"/>
      </w:tblGrid>
      <w:tr w:rsidR="00023709" w:rsidRPr="002461E9" w:rsidTr="00C96B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</w:tcPr>
          <w:p w:rsidR="00023709" w:rsidRPr="002461E9" w:rsidRDefault="00023709" w:rsidP="00C96BD1">
            <w:pPr>
              <w:rPr>
                <w:rFonts w:ascii="Times New Roman"/>
                <w:b w:val="0"/>
              </w:rPr>
            </w:pPr>
            <w:r w:rsidRPr="002461E9">
              <w:rPr>
                <w:rFonts w:ascii="Times New Roman"/>
                <w:b w:val="0"/>
              </w:rPr>
              <w:t>Category</w:t>
            </w:r>
          </w:p>
        </w:tc>
        <w:tc>
          <w:tcPr>
            <w:tcW w:w="2070" w:type="dxa"/>
          </w:tcPr>
          <w:p w:rsidR="00023709" w:rsidRPr="002461E9" w:rsidRDefault="00023709" w:rsidP="00C96B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</w:rPr>
            </w:pPr>
            <w:r w:rsidRPr="002461E9">
              <w:rPr>
                <w:rFonts w:ascii="Times New Roman"/>
                <w:b w:val="0"/>
              </w:rPr>
              <w:t>Subcategory</w:t>
            </w:r>
          </w:p>
        </w:tc>
        <w:tc>
          <w:tcPr>
            <w:tcW w:w="4790" w:type="dxa"/>
          </w:tcPr>
          <w:p w:rsidR="00023709" w:rsidRPr="002461E9" w:rsidRDefault="00023709" w:rsidP="00C96B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</w:rPr>
            </w:pPr>
            <w:r w:rsidRPr="002461E9">
              <w:rPr>
                <w:rFonts w:ascii="Times New Roman"/>
                <w:b w:val="0"/>
              </w:rPr>
              <w:t>Description</w:t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Bread</w:t>
            </w:r>
          </w:p>
        </w:tc>
        <w:tc>
          <w:tcPr>
            <w:tcW w:w="2070" w:type="dxa"/>
            <w:tcBorders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Bread</w:t>
            </w:r>
          </w:p>
        </w:tc>
        <w:tc>
          <w:tcPr>
            <w:tcW w:w="4790" w:type="dxa"/>
            <w:tcBorders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crumpets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Wrap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Cereal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Breakfast Cereal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tortillas, tacos and other corn-based cereal products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>
              <w:rPr>
                <w:rFonts w:ascii="Times New Roman"/>
              </w:rPr>
              <w:t>Convenience Food</w:t>
            </w:r>
            <w:r w:rsidRPr="002461E9">
              <w:rPr>
                <w:rFonts w:ascii="Times New Roman"/>
              </w:rPr>
              <w:t>/Mixed Dishes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Pizza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8735AC">
            <w:pPr>
              <w:tabs>
                <w:tab w:val="left" w:pos="312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frozen pizzas</w:t>
            </w:r>
            <w:r w:rsidR="008735AC">
              <w:rPr>
                <w:rFonts w:ascii="Times New Roman"/>
              </w:rPr>
              <w:tab/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Pre-prepared salads and sandwiche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Ready Meal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chilled, frozen and ready-to-eat meals and pre-prepared foods such as quiches, pasta</w:t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Soup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Dairy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Cheese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Excluding vegan cheeses</w:t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Milk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All milk, powdered and flavoured, and milk alternatives e.g. almond, coconut, soy and rice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Yoghurt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>
              <w:rPr>
                <w:rFonts w:ascii="Times New Roman"/>
              </w:rPr>
              <w:t>Discretionary Food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Biscuit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savoury and sweet biscuits, crackers and crispbreads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Cakes, muffins and pastrie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Cereal Bar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Muesli and snack bars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Confectionery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Dessert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dairy-based desserts e.g. ice-cream, custards and pudding and soy-based ice cream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Fish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All canned, chilled and frozen fish and seafood</w:t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Fruit and Vegetables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Fruit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All canned, dried, frozen and pre-packaged fruit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Juice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fruit and vegetable juices</w:t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Vegetable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All canned and frozen vegetables (including potato products) and canned and dried beans and legumes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Meat and Alternatives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Meat Alternative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all chilled and frozen meat alternatives</w:t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Nuts and Seed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all varieties of salted and unsalted nuts/mixed nuts and seeds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Processed meat and derivatives</w:t>
            </w: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chilled pies, sausage rolls and frozen party food varieties</w:t>
            </w:r>
          </w:p>
        </w:tc>
      </w:tr>
      <w:tr w:rsidR="00023709" w:rsidRPr="002461E9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Snacks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</w:p>
        </w:tc>
        <w:tc>
          <w:tcPr>
            <w:tcW w:w="4790" w:type="dxa"/>
            <w:tcBorders>
              <w:top w:val="nil"/>
              <w:bottom w:val="nil"/>
            </w:tcBorders>
          </w:tcPr>
          <w:p w:rsidR="00023709" w:rsidRPr="002461E9" w:rsidRDefault="0002370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 xml:space="preserve">Including </w:t>
            </w:r>
            <w:r>
              <w:rPr>
                <w:rFonts w:ascii="Times New Roman"/>
              </w:rPr>
              <w:t>crisps and popcorn</w:t>
            </w:r>
          </w:p>
        </w:tc>
      </w:tr>
      <w:tr w:rsidR="00023709" w:rsidRPr="002461E9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55" w:type="dxa"/>
            <w:tcBorders>
              <w:top w:val="nil"/>
            </w:tcBorders>
          </w:tcPr>
          <w:p w:rsidR="00023709" w:rsidRPr="002461E9" w:rsidRDefault="00023709" w:rsidP="00C96BD1">
            <w:pPr>
              <w:rPr>
                <w:rFonts w:ascii="Times New Roman"/>
              </w:rPr>
            </w:pPr>
            <w:r w:rsidRPr="002461E9">
              <w:rPr>
                <w:rFonts w:ascii="Times New Roman"/>
              </w:rPr>
              <w:t>Spreads</w:t>
            </w:r>
          </w:p>
        </w:tc>
        <w:tc>
          <w:tcPr>
            <w:tcW w:w="2070" w:type="dxa"/>
            <w:tcBorders>
              <w:top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</w:p>
        </w:tc>
        <w:tc>
          <w:tcPr>
            <w:tcW w:w="4790" w:type="dxa"/>
            <w:tcBorders>
              <w:top w:val="nil"/>
            </w:tcBorders>
          </w:tcPr>
          <w:p w:rsidR="00023709" w:rsidRPr="002461E9" w:rsidRDefault="0002370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</w:rPr>
            </w:pPr>
            <w:r w:rsidRPr="002461E9">
              <w:rPr>
                <w:rFonts w:ascii="Times New Roman"/>
              </w:rPr>
              <w:t>Including nut spreads such as peanut butter and almond and tahini</w:t>
            </w:r>
          </w:p>
        </w:tc>
      </w:tr>
    </w:tbl>
    <w:p w:rsidR="00023709" w:rsidRPr="002461E9" w:rsidRDefault="00023709" w:rsidP="00023709">
      <w:pPr>
        <w:rPr>
          <w:rFonts w:ascii="Times New Roman" w:hAnsi="Times New Roman" w:cs="Times New Roman"/>
          <w:sz w:val="24"/>
          <w:szCs w:val="24"/>
        </w:rPr>
      </w:pPr>
    </w:p>
    <w:p w:rsidR="00543091" w:rsidRDefault="00543091"/>
    <w:p w:rsidR="001424D7" w:rsidRDefault="001424D7"/>
    <w:p w:rsidR="001424D7" w:rsidRDefault="001424D7"/>
    <w:p w:rsidR="001424D7" w:rsidRDefault="001424D7"/>
    <w:p w:rsidR="001424D7" w:rsidRDefault="001424D7"/>
    <w:p w:rsidR="009A0973" w:rsidRPr="007C6EAA" w:rsidRDefault="001424D7" w:rsidP="009A0973">
      <w:pPr>
        <w:pStyle w:val="Caption"/>
        <w:keepNext/>
        <w:rPr>
          <w:rFonts w:ascii="Times New Roman" w:hAnsi="Times New Roman" w:cs="Times New Roman"/>
          <w:i w:val="0"/>
          <w:color w:val="auto"/>
          <w:sz w:val="20"/>
        </w:rPr>
      </w:pPr>
      <w:r>
        <w:rPr>
          <w:rFonts w:ascii="Times New Roman" w:hAnsi="Times New Roman" w:cs="Times New Roman"/>
          <w:b/>
          <w:i w:val="0"/>
          <w:color w:val="auto"/>
          <w:sz w:val="20"/>
        </w:rPr>
        <w:lastRenderedPageBreak/>
        <w:t>Supplemental Table 2</w:t>
      </w:r>
      <w:r w:rsidR="00023709">
        <w:rPr>
          <w:rFonts w:ascii="Times New Roman" w:hAnsi="Times New Roman" w:cs="Times New Roman"/>
          <w:b/>
          <w:i w:val="0"/>
          <w:color w:val="auto"/>
          <w:sz w:val="20"/>
        </w:rPr>
        <w:t>.</w:t>
      </w:r>
      <w:r w:rsidR="009A0973" w:rsidRPr="008B79B1">
        <w:rPr>
          <w:rFonts w:ascii="Times New Roman" w:hAnsi="Times New Roman" w:cs="Times New Roman"/>
          <w:i w:val="0"/>
          <w:color w:val="auto"/>
          <w:sz w:val="20"/>
        </w:rPr>
        <w:t xml:space="preserve"> Total number of brand</w:t>
      </w:r>
      <w:r w:rsidR="00AD4755">
        <w:rPr>
          <w:rFonts w:ascii="Times New Roman" w:hAnsi="Times New Roman" w:cs="Times New Roman"/>
          <w:i w:val="0"/>
          <w:color w:val="auto"/>
          <w:sz w:val="20"/>
        </w:rPr>
        <w:t>ed</w:t>
      </w:r>
      <w:r w:rsidR="009A0973" w:rsidRPr="008B79B1">
        <w:rPr>
          <w:rFonts w:ascii="Times New Roman" w:hAnsi="Times New Roman" w:cs="Times New Roman"/>
          <w:i w:val="0"/>
          <w:color w:val="auto"/>
          <w:sz w:val="20"/>
        </w:rPr>
        <w:t xml:space="preserve"> and generic products and number of paired samples in each category with percentage of HSR products</w:t>
      </w:r>
    </w:p>
    <w:tbl>
      <w:tblPr>
        <w:tblStyle w:val="PlainTable2"/>
        <w:tblW w:w="8267" w:type="dxa"/>
        <w:tblLook w:val="04A0" w:firstRow="1" w:lastRow="0" w:firstColumn="1" w:lastColumn="0" w:noHBand="0" w:noVBand="1"/>
      </w:tblPr>
      <w:tblGrid>
        <w:gridCol w:w="1980"/>
        <w:gridCol w:w="450"/>
        <w:gridCol w:w="1620"/>
        <w:gridCol w:w="909"/>
        <w:gridCol w:w="1339"/>
        <w:gridCol w:w="1956"/>
        <w:gridCol w:w="13"/>
      </w:tblGrid>
      <w:tr w:rsidR="009A0973" w:rsidRPr="008B79B1" w:rsidTr="00C96B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>Categories</w:t>
            </w:r>
          </w:p>
        </w:tc>
        <w:tc>
          <w:tcPr>
            <w:tcW w:w="1620" w:type="dxa"/>
            <w:tcBorders>
              <w:top w:val="single" w:sz="12" w:space="0" w:color="auto"/>
              <w:bottom w:val="single" w:sz="12" w:space="0" w:color="auto"/>
            </w:tcBorders>
          </w:tcPr>
          <w:p w:rsidR="009A0973" w:rsidRPr="008B79B1" w:rsidRDefault="009A0973" w:rsidP="00C96B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>Paired Samples (n)</w:t>
            </w:r>
          </w:p>
        </w:tc>
        <w:tc>
          <w:tcPr>
            <w:tcW w:w="909" w:type="dxa"/>
            <w:tcBorders>
              <w:top w:val="single" w:sz="12" w:space="0" w:color="auto"/>
              <w:bottom w:val="single" w:sz="12" w:space="0" w:color="auto"/>
            </w:tcBorders>
          </w:tcPr>
          <w:p w:rsidR="009A0973" w:rsidRPr="008B79B1" w:rsidRDefault="009A0973" w:rsidP="00C96B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  <w:sz w:val="18"/>
              </w:rPr>
            </w:pPr>
          </w:p>
        </w:tc>
        <w:tc>
          <w:tcPr>
            <w:tcW w:w="1339" w:type="dxa"/>
            <w:tcBorders>
              <w:top w:val="single" w:sz="12" w:space="0" w:color="auto"/>
              <w:bottom w:val="single" w:sz="12" w:space="0" w:color="auto"/>
            </w:tcBorders>
          </w:tcPr>
          <w:p w:rsidR="009A0973" w:rsidRPr="008B79B1" w:rsidRDefault="009A0973" w:rsidP="00C96BD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>Products (n)</w:t>
            </w:r>
          </w:p>
        </w:tc>
        <w:tc>
          <w:tcPr>
            <w:tcW w:w="1969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9A0973" w:rsidRPr="008B79B1" w:rsidRDefault="009A0973" w:rsidP="00C96BD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>Products with HSR (%)</w:t>
            </w:r>
          </w:p>
        </w:tc>
      </w:tr>
      <w:tr w:rsidR="009A0973" w:rsidRPr="008B79B1" w:rsidTr="00C96BD1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>Bread</w:t>
            </w:r>
          </w:p>
        </w:tc>
        <w:tc>
          <w:tcPr>
            <w:tcW w:w="6274" w:type="dxa"/>
            <w:gridSpan w:val="5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8"/>
              </w:rPr>
            </w:pP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Bread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5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04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60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0 (38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39 (65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Wrap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6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2 (33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 (100)</w:t>
            </w: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A97B46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 xml:space="preserve">Cereal 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Breakfast Cereal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5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59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62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82 (52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5 (73)</w:t>
            </w: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Default="00696DBF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>Convenience Food</w:t>
            </w:r>
          </w:p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>(Mixed Dishes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 xml:space="preserve">     Pizza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3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5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4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3 (60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4 (100)</w:t>
            </w: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Soups</w:t>
            </w:r>
            <w:r w:rsidRPr="008B79B1">
              <w:rPr>
                <w:rFonts w:ascii="Times New Roman"/>
                <w:b w:val="0"/>
                <w:sz w:val="18"/>
                <w:vertAlign w:val="superscript"/>
              </w:rPr>
              <w:t>(a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8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04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9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8 (46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2 (86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B80ABE" w:rsidRDefault="009A0973" w:rsidP="00C96BD1">
            <w:pPr>
              <w:rPr>
                <w:rFonts w:ascii="Times New Roman"/>
                <w:b w:val="0"/>
                <w:sz w:val="18"/>
                <w:vertAlign w:val="superscript"/>
              </w:rPr>
            </w:pPr>
            <w:r w:rsidRPr="00CA5A65">
              <w:rPr>
                <w:rFonts w:ascii="Times New Roman"/>
                <w:b w:val="0"/>
                <w:sz w:val="18"/>
              </w:rPr>
              <w:t xml:space="preserve">     Ready Meals</w:t>
            </w:r>
            <w:r>
              <w:rPr>
                <w:rFonts w:ascii="Times New Roman"/>
                <w:b w:val="0"/>
                <w:sz w:val="18"/>
                <w:vertAlign w:val="superscript"/>
              </w:rPr>
              <w:t>(b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CA5A65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5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CA5A65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CA5A65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CA5A65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CA5A65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17</w:t>
            </w:r>
          </w:p>
          <w:p w:rsidR="009A0973" w:rsidRPr="00CA5A65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59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CA5A65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66 (56</w:t>
            </w:r>
            <w:r w:rsidRPr="00CA5A65">
              <w:rPr>
                <w:rFonts w:ascii="Times New Roman"/>
                <w:sz w:val="18"/>
              </w:rPr>
              <w:t>)</w:t>
            </w:r>
          </w:p>
          <w:p w:rsidR="009A0973" w:rsidRPr="00CA5A65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48 (81</w:t>
            </w:r>
            <w:r w:rsidRPr="00CA5A65">
              <w:rPr>
                <w:rFonts w:ascii="Times New Roman"/>
                <w:sz w:val="18"/>
              </w:rPr>
              <w:t>)</w:t>
            </w: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>Dairy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Dairy Cheese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61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36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 (2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9 (53)</w:t>
            </w:r>
          </w:p>
        </w:tc>
      </w:tr>
      <w:tr w:rsidR="009A0973" w:rsidRPr="008B79B1" w:rsidTr="00C96BD1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Milk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7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79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46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25 (32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9 (41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Yoghurt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3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8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0 (17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 (80)</w:t>
            </w:r>
          </w:p>
        </w:tc>
      </w:tr>
      <w:tr w:rsidR="009A0973" w:rsidRPr="008B79B1" w:rsidTr="00C96BD1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696DBF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>Discretionary Food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 xml:space="preserve">     Cereal Bar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7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91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38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38 (42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9 (50)</w:t>
            </w:r>
          </w:p>
        </w:tc>
      </w:tr>
      <w:tr w:rsidR="009A0973" w:rsidRPr="008B79B1" w:rsidTr="00C96BD1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B80ABE" w:rsidRDefault="009A0973" w:rsidP="00C96BD1">
            <w:pPr>
              <w:rPr>
                <w:rFonts w:ascii="Times New Roman"/>
                <w:b w:val="0"/>
                <w:sz w:val="18"/>
                <w:vertAlign w:val="superscript"/>
              </w:rPr>
            </w:pPr>
            <w:r>
              <w:rPr>
                <w:rFonts w:ascii="Times New Roman"/>
                <w:sz w:val="18"/>
              </w:rPr>
              <w:t xml:space="preserve">     </w:t>
            </w:r>
            <w:r w:rsidRPr="00B408AD">
              <w:rPr>
                <w:rFonts w:ascii="Times New Roman"/>
                <w:b w:val="0"/>
                <w:sz w:val="18"/>
              </w:rPr>
              <w:t>Biscuits</w:t>
            </w:r>
            <w:r>
              <w:rPr>
                <w:rFonts w:ascii="Times New Roman"/>
                <w:b w:val="0"/>
                <w:sz w:val="18"/>
                <w:vertAlign w:val="superscript"/>
              </w:rPr>
              <w:t>(c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0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04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78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34 (33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38 (49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34561F" w:rsidRDefault="00696DBF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>Fish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rPr>
                <w:rFonts w:ascii="Times New Roman"/>
                <w:sz w:val="18"/>
              </w:rPr>
            </w:pPr>
            <w:r w:rsidRPr="0034561F">
              <w:rPr>
                <w:rFonts w:ascii="Times New Roman"/>
                <w:b w:val="0"/>
                <w:sz w:val="18"/>
              </w:rPr>
              <w:t xml:space="preserve">     Canned Fish and Seafood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0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06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40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23 (22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73 (52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34561F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34561F">
              <w:rPr>
                <w:rFonts w:ascii="Times New Roman"/>
                <w:b w:val="0"/>
                <w:sz w:val="18"/>
              </w:rPr>
              <w:t xml:space="preserve">     Chilled Fish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8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0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 xml:space="preserve"> 3 (38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6 (60)</w:t>
            </w:r>
          </w:p>
        </w:tc>
      </w:tr>
      <w:tr w:rsidR="009A0973" w:rsidRPr="008B79B1" w:rsidTr="00C96BD1">
        <w:trPr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34561F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34561F">
              <w:rPr>
                <w:rFonts w:ascii="Times New Roman"/>
                <w:b w:val="0"/>
                <w:sz w:val="18"/>
              </w:rPr>
              <w:t xml:space="preserve">     Frozen Fish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3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21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23 (43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2 (57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>Fruit and Vegetable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</w:t>
            </w:r>
            <w:r>
              <w:rPr>
                <w:rFonts w:ascii="Times New Roman"/>
                <w:b w:val="0"/>
                <w:sz w:val="18"/>
              </w:rPr>
              <w:t xml:space="preserve">Fruit and Vegetable </w:t>
            </w:r>
            <w:r w:rsidRPr="008B79B1">
              <w:rPr>
                <w:rFonts w:ascii="Times New Roman"/>
                <w:b w:val="0"/>
                <w:sz w:val="18"/>
              </w:rPr>
              <w:t>Juice</w:t>
            </w:r>
            <w:r>
              <w:rPr>
                <w:rFonts w:ascii="Times New Roman"/>
                <w:b w:val="0"/>
                <w:sz w:val="18"/>
              </w:rPr>
              <w:t>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0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96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9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7 (29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2 (86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DF4BFE" w:rsidRDefault="009A0973" w:rsidP="00C96BD1">
            <w:pPr>
              <w:rPr>
                <w:rFonts w:ascii="Times New Roman"/>
                <w:b w:val="0"/>
                <w:sz w:val="18"/>
                <w:vertAlign w:val="superscript"/>
              </w:rPr>
            </w:pPr>
            <w:r>
              <w:rPr>
                <w:rFonts w:ascii="Times New Roman"/>
                <w:sz w:val="18"/>
              </w:rPr>
              <w:t xml:space="preserve">     </w:t>
            </w:r>
            <w:r w:rsidRPr="00844DE9">
              <w:rPr>
                <w:rFonts w:ascii="Times New Roman"/>
                <w:b w:val="0"/>
                <w:sz w:val="18"/>
              </w:rPr>
              <w:t>Vegetables</w:t>
            </w:r>
            <w:r>
              <w:rPr>
                <w:rFonts w:ascii="Times New Roman"/>
                <w:b w:val="0"/>
                <w:sz w:val="18"/>
                <w:vertAlign w:val="superscript"/>
              </w:rPr>
              <w:t>(d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3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74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71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53 (72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47 (66)</w:t>
            </w: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DF4BFE" w:rsidRDefault="009A0973" w:rsidP="00C96BD1">
            <w:pPr>
              <w:rPr>
                <w:rFonts w:ascii="Times New Roman"/>
                <w:b w:val="0"/>
                <w:sz w:val="18"/>
                <w:vertAlign w:val="superscript"/>
              </w:rPr>
            </w:pPr>
            <w:r>
              <w:rPr>
                <w:rFonts w:ascii="Times New Roman"/>
                <w:b w:val="0"/>
                <w:sz w:val="18"/>
              </w:rPr>
              <w:t xml:space="preserve">     </w:t>
            </w:r>
            <w:r w:rsidRPr="008B79B1">
              <w:rPr>
                <w:rFonts w:ascii="Times New Roman"/>
                <w:b w:val="0"/>
                <w:sz w:val="18"/>
              </w:rPr>
              <w:t>Fruit</w:t>
            </w:r>
            <w:r>
              <w:rPr>
                <w:rFonts w:ascii="Times New Roman"/>
                <w:b w:val="0"/>
                <w:sz w:val="18"/>
                <w:vertAlign w:val="superscript"/>
              </w:rPr>
              <w:t>(e)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4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9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1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7 (78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 (45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 xml:space="preserve">Meat and </w:t>
            </w:r>
            <w:r w:rsidR="00696DBF">
              <w:rPr>
                <w:rFonts w:ascii="Times New Roman"/>
                <w:b w:val="0"/>
                <w:sz w:val="18"/>
              </w:rPr>
              <w:t>Alternative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Nuts and Seed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8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35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6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1 (31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28 (50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Meat Alternative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9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 (56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 (100)</w:t>
            </w: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 xml:space="preserve">     Processed Meat </w:t>
            </w:r>
          </w:p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 xml:space="preserve">     and Derivative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27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7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4 (15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5 (71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>
              <w:rPr>
                <w:rFonts w:ascii="Times New Roman"/>
                <w:b w:val="0"/>
                <w:sz w:val="18"/>
              </w:rPr>
              <w:t xml:space="preserve">Spreads 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</w:p>
        </w:tc>
      </w:tr>
      <w:tr w:rsidR="009A0973" w:rsidRPr="008B79B1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 xml:space="preserve">     Spreads</w:t>
            </w:r>
          </w:p>
        </w:tc>
        <w:tc>
          <w:tcPr>
            <w:tcW w:w="1620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5</w:t>
            </w:r>
          </w:p>
        </w:tc>
        <w:tc>
          <w:tcPr>
            <w:tcW w:w="909" w:type="dxa"/>
            <w:tcBorders>
              <w:top w:val="nil"/>
              <w:bottom w:val="nil"/>
            </w:tcBorders>
          </w:tcPr>
          <w:p w:rsidR="009A0973" w:rsidRPr="008B79B1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38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22</w:t>
            </w:r>
          </w:p>
        </w:tc>
        <w:tc>
          <w:tcPr>
            <w:tcW w:w="1969" w:type="dxa"/>
            <w:gridSpan w:val="2"/>
            <w:tcBorders>
              <w:top w:val="nil"/>
              <w:bottom w:val="nil"/>
            </w:tcBorders>
          </w:tcPr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8 (47)</w:t>
            </w:r>
          </w:p>
          <w:p w:rsidR="009A0973" w:rsidRPr="008B79B1" w:rsidRDefault="009A0973" w:rsidP="00C96B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17 (77)</w:t>
            </w:r>
          </w:p>
        </w:tc>
      </w:tr>
      <w:tr w:rsidR="009A0973" w:rsidRPr="008B79B1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gridSpan w:val="2"/>
            <w:tcBorders>
              <w:top w:val="nil"/>
              <w:bottom w:val="single" w:sz="12" w:space="0" w:color="auto"/>
            </w:tcBorders>
          </w:tcPr>
          <w:p w:rsidR="009A0973" w:rsidRPr="008B79B1" w:rsidRDefault="009A0973" w:rsidP="00C96BD1">
            <w:pPr>
              <w:rPr>
                <w:rFonts w:ascii="Times New Roman"/>
                <w:b w:val="0"/>
                <w:sz w:val="18"/>
              </w:rPr>
            </w:pPr>
            <w:r w:rsidRPr="008B79B1">
              <w:rPr>
                <w:rFonts w:ascii="Times New Roman"/>
                <w:b w:val="0"/>
                <w:sz w:val="18"/>
              </w:rPr>
              <w:t>Total</w:t>
            </w:r>
          </w:p>
        </w:tc>
        <w:tc>
          <w:tcPr>
            <w:tcW w:w="1620" w:type="dxa"/>
            <w:tcBorders>
              <w:top w:val="nil"/>
              <w:bottom w:val="single" w:sz="12" w:space="0" w:color="auto"/>
            </w:tcBorders>
          </w:tcPr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46</w:t>
            </w:r>
          </w:p>
        </w:tc>
        <w:tc>
          <w:tcPr>
            <w:tcW w:w="909" w:type="dxa"/>
            <w:tcBorders>
              <w:top w:val="nil"/>
              <w:bottom w:val="single" w:sz="12" w:space="0" w:color="auto"/>
            </w:tcBorders>
          </w:tcPr>
          <w:p w:rsidR="009A0973" w:rsidRPr="008B79B1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Branded</w:t>
            </w:r>
          </w:p>
          <w:p w:rsidR="009A0973" w:rsidRPr="008B79B1" w:rsidRDefault="009A0973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 w:rsidRPr="008B79B1">
              <w:rPr>
                <w:rFonts w:ascii="Times New Roman"/>
                <w:sz w:val="18"/>
              </w:rPr>
              <w:t>Generic</w:t>
            </w:r>
          </w:p>
        </w:tc>
        <w:tc>
          <w:tcPr>
            <w:tcW w:w="1339" w:type="dxa"/>
            <w:tcBorders>
              <w:top w:val="nil"/>
              <w:bottom w:val="single" w:sz="12" w:space="0" w:color="auto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1443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830</w:t>
            </w:r>
          </w:p>
        </w:tc>
        <w:tc>
          <w:tcPr>
            <w:tcW w:w="1969" w:type="dxa"/>
            <w:gridSpan w:val="2"/>
            <w:tcBorders>
              <w:top w:val="nil"/>
              <w:bottom w:val="single" w:sz="12" w:space="0" w:color="auto"/>
            </w:tcBorders>
          </w:tcPr>
          <w:p w:rsidR="009A0973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550 (38)</w:t>
            </w:r>
          </w:p>
          <w:p w:rsidR="009A0973" w:rsidRPr="008B79B1" w:rsidRDefault="009A0973" w:rsidP="00C96B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8"/>
              </w:rPr>
            </w:pPr>
            <w:r>
              <w:rPr>
                <w:rFonts w:ascii="Times New Roman"/>
                <w:sz w:val="18"/>
              </w:rPr>
              <w:t>518 (62)</w:t>
            </w:r>
          </w:p>
        </w:tc>
      </w:tr>
    </w:tbl>
    <w:p w:rsidR="009A0973" w:rsidRPr="00641E94" w:rsidRDefault="009A0973" w:rsidP="009A0973">
      <w:pPr>
        <w:spacing w:after="0" w:line="240" w:lineRule="auto"/>
        <w:rPr>
          <w:rFonts w:ascii="Times New Roman" w:hAnsi="Times New Roman" w:cs="Times New Roman"/>
          <w:sz w:val="16"/>
          <w:szCs w:val="20"/>
        </w:rPr>
      </w:pPr>
      <w:r w:rsidRPr="00641E94">
        <w:rPr>
          <w:rFonts w:ascii="Times New Roman" w:hAnsi="Times New Roman" w:cs="Times New Roman"/>
          <w:sz w:val="16"/>
          <w:szCs w:val="20"/>
          <w:vertAlign w:val="superscript"/>
        </w:rPr>
        <w:t>(a)</w:t>
      </w:r>
      <w:r w:rsidRPr="00641E94">
        <w:rPr>
          <w:rFonts w:ascii="Times New Roman" w:hAnsi="Times New Roman" w:cs="Times New Roman"/>
          <w:sz w:val="16"/>
          <w:szCs w:val="20"/>
        </w:rPr>
        <w:t xml:space="preserve"> Excluding concentrated and powdered soups needing preparation other than heating</w:t>
      </w:r>
    </w:p>
    <w:p w:rsidR="009A0973" w:rsidRPr="00641E94" w:rsidRDefault="009A0973" w:rsidP="009A0973">
      <w:pPr>
        <w:spacing w:after="0" w:line="240" w:lineRule="auto"/>
        <w:rPr>
          <w:rFonts w:ascii="Times New Roman" w:hAnsi="Times New Roman" w:cs="Times New Roman"/>
          <w:sz w:val="16"/>
          <w:szCs w:val="20"/>
        </w:rPr>
      </w:pPr>
      <w:r w:rsidRPr="00641E94">
        <w:rPr>
          <w:rFonts w:ascii="Times New Roman" w:hAnsi="Times New Roman" w:cs="Times New Roman"/>
          <w:sz w:val="16"/>
          <w:szCs w:val="20"/>
          <w:vertAlign w:val="superscript"/>
        </w:rPr>
        <w:t xml:space="preserve">(b) </w:t>
      </w:r>
      <w:r w:rsidRPr="00641E94">
        <w:rPr>
          <w:rFonts w:ascii="Times New Roman" w:hAnsi="Times New Roman" w:cs="Times New Roman"/>
          <w:sz w:val="16"/>
          <w:szCs w:val="20"/>
        </w:rPr>
        <w:t>Including chilled and frozen ready-meals</w:t>
      </w:r>
    </w:p>
    <w:p w:rsidR="009A0973" w:rsidRPr="00641E94" w:rsidRDefault="009A0973" w:rsidP="009A0973">
      <w:pPr>
        <w:spacing w:after="0" w:line="240" w:lineRule="auto"/>
        <w:rPr>
          <w:rFonts w:ascii="Times New Roman" w:hAnsi="Times New Roman" w:cs="Times New Roman"/>
          <w:sz w:val="16"/>
          <w:szCs w:val="20"/>
        </w:rPr>
      </w:pPr>
      <w:r w:rsidRPr="00641E94">
        <w:rPr>
          <w:rFonts w:ascii="Times New Roman" w:hAnsi="Times New Roman" w:cs="Times New Roman"/>
          <w:sz w:val="16"/>
          <w:szCs w:val="20"/>
          <w:vertAlign w:val="superscript"/>
        </w:rPr>
        <w:t>(c)</w:t>
      </w:r>
      <w:r w:rsidRPr="00641E94">
        <w:rPr>
          <w:rFonts w:ascii="Times New Roman" w:hAnsi="Times New Roman" w:cs="Times New Roman"/>
          <w:sz w:val="16"/>
          <w:szCs w:val="20"/>
        </w:rPr>
        <w:t xml:space="preserve"> Including sweet and savoury biscuits</w:t>
      </w:r>
    </w:p>
    <w:p w:rsidR="009A0973" w:rsidRPr="00641E94" w:rsidRDefault="009A0973" w:rsidP="009A0973">
      <w:pPr>
        <w:spacing w:after="0" w:line="240" w:lineRule="auto"/>
        <w:rPr>
          <w:rFonts w:ascii="Times New Roman" w:hAnsi="Times New Roman" w:cs="Times New Roman"/>
          <w:sz w:val="16"/>
          <w:szCs w:val="20"/>
        </w:rPr>
      </w:pPr>
      <w:r w:rsidRPr="00641E94">
        <w:rPr>
          <w:rFonts w:ascii="Times New Roman" w:hAnsi="Times New Roman" w:cs="Times New Roman"/>
          <w:sz w:val="16"/>
          <w:szCs w:val="20"/>
          <w:vertAlign w:val="superscript"/>
        </w:rPr>
        <w:t>(d)</w:t>
      </w:r>
      <w:r w:rsidRPr="00641E94">
        <w:rPr>
          <w:rFonts w:ascii="Times New Roman" w:hAnsi="Times New Roman" w:cs="Times New Roman"/>
          <w:sz w:val="16"/>
          <w:szCs w:val="20"/>
        </w:rPr>
        <w:t xml:space="preserve"> Including canned and frozen vegetables as well as frozen potato products</w:t>
      </w:r>
    </w:p>
    <w:p w:rsidR="009A0973" w:rsidRDefault="009A0973" w:rsidP="009A0973">
      <w:pPr>
        <w:spacing w:after="0" w:line="240" w:lineRule="auto"/>
        <w:rPr>
          <w:rFonts w:ascii="Times New Roman" w:hAnsi="Times New Roman" w:cs="Times New Roman"/>
          <w:sz w:val="16"/>
          <w:szCs w:val="20"/>
        </w:rPr>
      </w:pPr>
      <w:r w:rsidRPr="00641E94">
        <w:rPr>
          <w:rFonts w:ascii="Times New Roman" w:hAnsi="Times New Roman" w:cs="Times New Roman"/>
          <w:sz w:val="16"/>
          <w:szCs w:val="20"/>
          <w:vertAlign w:val="superscript"/>
        </w:rPr>
        <w:t>(e)</w:t>
      </w:r>
      <w:r w:rsidRPr="00641E94">
        <w:rPr>
          <w:rFonts w:ascii="Times New Roman" w:hAnsi="Times New Roman" w:cs="Times New Roman"/>
          <w:sz w:val="16"/>
          <w:szCs w:val="20"/>
        </w:rPr>
        <w:t xml:space="preserve"> Frozen fruit only</w:t>
      </w:r>
    </w:p>
    <w:p w:rsidR="00C96BD1" w:rsidRDefault="00C96BD1" w:rsidP="009A0973">
      <w:pPr>
        <w:spacing w:after="0" w:line="240" w:lineRule="auto"/>
        <w:rPr>
          <w:rFonts w:ascii="Times New Roman" w:hAnsi="Times New Roman" w:cs="Times New Roman"/>
          <w:sz w:val="16"/>
          <w:szCs w:val="20"/>
        </w:rPr>
      </w:pPr>
    </w:p>
    <w:p w:rsidR="00C96BD1" w:rsidRPr="00641E94" w:rsidRDefault="00C96BD1" w:rsidP="009A0973">
      <w:pPr>
        <w:spacing w:after="0" w:line="240" w:lineRule="auto"/>
        <w:rPr>
          <w:rFonts w:ascii="Times New Roman" w:hAnsi="Times New Roman" w:cs="Times New Roman"/>
          <w:sz w:val="16"/>
          <w:szCs w:val="20"/>
        </w:rPr>
      </w:pPr>
    </w:p>
    <w:p w:rsidR="00C04E29" w:rsidRPr="008B79B1" w:rsidRDefault="001424D7" w:rsidP="00C04E29">
      <w:pPr>
        <w:pStyle w:val="Caption"/>
        <w:keepNext/>
        <w:rPr>
          <w:rFonts w:ascii="Times New Roman" w:hAnsi="Times New Roman" w:cs="Times New Roman"/>
          <w:i w:val="0"/>
          <w:color w:val="auto"/>
          <w:sz w:val="20"/>
          <w:szCs w:val="17"/>
        </w:rPr>
      </w:pPr>
      <w:r>
        <w:rPr>
          <w:rFonts w:ascii="Times New Roman" w:hAnsi="Times New Roman" w:cs="Times New Roman"/>
          <w:b/>
          <w:i w:val="0"/>
          <w:color w:val="auto"/>
          <w:sz w:val="20"/>
          <w:szCs w:val="17"/>
        </w:rPr>
        <w:lastRenderedPageBreak/>
        <w:t>Supplemental Table 3</w:t>
      </w:r>
      <w:r w:rsidR="00D329BC">
        <w:rPr>
          <w:rFonts w:ascii="Times New Roman" w:hAnsi="Times New Roman" w:cs="Times New Roman"/>
          <w:b/>
          <w:i w:val="0"/>
          <w:color w:val="auto"/>
          <w:sz w:val="20"/>
          <w:szCs w:val="17"/>
        </w:rPr>
        <w:t>.</w:t>
      </w:r>
      <w:r w:rsidR="00C04E29" w:rsidRPr="008B79B1">
        <w:rPr>
          <w:rFonts w:ascii="Times New Roman" w:hAnsi="Times New Roman" w:cs="Times New Roman"/>
          <w:i w:val="0"/>
          <w:color w:val="auto"/>
          <w:sz w:val="20"/>
          <w:szCs w:val="17"/>
        </w:rPr>
        <w:t xml:space="preserve"> Table showing paired sample products within each category, number of products and percentage of products with </w:t>
      </w:r>
      <w:proofErr w:type="gramStart"/>
      <w:r w:rsidR="00C04E29" w:rsidRPr="008B79B1">
        <w:rPr>
          <w:rFonts w:ascii="Times New Roman" w:hAnsi="Times New Roman" w:cs="Times New Roman"/>
          <w:i w:val="0"/>
          <w:color w:val="auto"/>
          <w:sz w:val="20"/>
          <w:szCs w:val="17"/>
        </w:rPr>
        <w:t>a</w:t>
      </w:r>
      <w:proofErr w:type="gramEnd"/>
      <w:r w:rsidR="00C04E29" w:rsidRPr="008B79B1">
        <w:rPr>
          <w:rFonts w:ascii="Times New Roman" w:hAnsi="Times New Roman" w:cs="Times New Roman"/>
          <w:i w:val="0"/>
          <w:color w:val="auto"/>
          <w:sz w:val="20"/>
          <w:szCs w:val="17"/>
        </w:rPr>
        <w:t xml:space="preserve"> HSR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3940"/>
        <w:gridCol w:w="1049"/>
        <w:gridCol w:w="1299"/>
        <w:gridCol w:w="2216"/>
      </w:tblGrid>
      <w:tr w:rsidR="00C04E29" w:rsidRPr="00B80ABE" w:rsidTr="00C96B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single" w:sz="12" w:space="0" w:color="auto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Categories</w:t>
            </w:r>
          </w:p>
        </w:tc>
        <w:tc>
          <w:tcPr>
            <w:tcW w:w="1049" w:type="dxa"/>
            <w:tcBorders>
              <w:top w:val="single" w:sz="12" w:space="0" w:color="auto"/>
              <w:bottom w:val="nil"/>
            </w:tcBorders>
          </w:tcPr>
          <w:p w:rsidR="00C04E29" w:rsidRPr="00B80ABE" w:rsidRDefault="00C04E29" w:rsidP="00C96B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single" w:sz="12" w:space="0" w:color="auto"/>
              <w:bottom w:val="nil"/>
            </w:tcBorders>
          </w:tcPr>
          <w:p w:rsidR="00C04E29" w:rsidRPr="00B80ABE" w:rsidRDefault="00C04E29" w:rsidP="00C96B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Products (n)</w:t>
            </w:r>
          </w:p>
        </w:tc>
        <w:tc>
          <w:tcPr>
            <w:tcW w:w="2216" w:type="dxa"/>
            <w:tcBorders>
              <w:top w:val="single" w:sz="12" w:space="0" w:color="auto"/>
              <w:bottom w:val="nil"/>
            </w:tcBorders>
          </w:tcPr>
          <w:p w:rsidR="00C04E29" w:rsidRPr="00B80ABE" w:rsidRDefault="00C04E29" w:rsidP="00C96B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Products with HSR (%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Brea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Brea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rioch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3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uit/Raisi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7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67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F Mixed Seed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75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F Raisin Brea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  <w:r w:rsidR="00C04E29" w:rsidRPr="00B80ABE">
              <w:rPr>
                <w:rFonts w:ascii="Times New Roman"/>
                <w:sz w:val="16"/>
                <w:szCs w:val="16"/>
              </w:rPr>
              <w:t xml:space="preserve"> 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F Seeded Rol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F White Brea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F White Rol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rains &amp; Seed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8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ixed Grain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9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ultigrai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y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oy &amp; Linse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hit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 (39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 (5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holemea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6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 (5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57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holemeal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(Added Fibre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Wrap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holemea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33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Cerea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olled Oa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 (62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 (65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hole Wheat Bisc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luten Free Muesli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26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Toasted Muesli with added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Dried Fruit &amp; Nu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29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Toasted Muesli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added Nu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33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86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Untoasted Muesli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added Dried Fr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 (5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 (75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Untoasted </w:t>
            </w:r>
            <w:proofErr w:type="gramStart"/>
            <w:r w:rsidRPr="00B80ABE">
              <w:rPr>
                <w:rFonts w:ascii="Times New Roman"/>
                <w:b w:val="0"/>
                <w:sz w:val="16"/>
                <w:szCs w:val="16"/>
              </w:rPr>
              <w:t>Low Fat</w:t>
            </w:r>
            <w:proofErr w:type="gramEnd"/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Muesli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added Dried Fr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Untoasted Muesli with added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Dried Fruit &amp; Nu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0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 (4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67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olled Oats, mixed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Sugar or Honey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 (79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ice Flake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dded Vitamins &amp; Minera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coa Coating Puffed Rice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dded Vitamins &amp; Minera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6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ixed Grain (Wheat, Oat &amp; Corn)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dded Vitamins &amp; Minera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7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uit Flavoured Mixed Grain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(Wheat, Oat &amp; Corn)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dded Vitamins &amp; Minera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coa Coating Crispy Pillow Mixed</w:t>
            </w:r>
            <w:r w:rsidRPr="00B80ABE">
              <w:rPr>
                <w:rFonts w:ascii="Times New Roman"/>
                <w:b w:val="0"/>
                <w:sz w:val="16"/>
                <w:szCs w:val="16"/>
              </w:rPr>
              <w:br/>
              <w:t xml:space="preserve">          Grain (Wheat, Corn, Rice &amp; Oat)  </w:t>
            </w:r>
            <w:r w:rsidRPr="00B80ABE">
              <w:rPr>
                <w:rFonts w:ascii="Times New Roman"/>
                <w:b w:val="0"/>
                <w:sz w:val="16"/>
                <w:szCs w:val="16"/>
              </w:rPr>
              <w:br/>
              <w:t xml:space="preserve">          Added Vitamins &amp; Minera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pricot &amp; Sultana Mixed Grain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lakes (Wheat &amp; Oat)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dded Vitamins &amp; Minera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orridge, Rolled Oats mixed with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ugar &amp; Dried Fr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>
              <w:rPr>
                <w:rFonts w:ascii="Times New Roman"/>
                <w:b w:val="0"/>
                <w:sz w:val="16"/>
                <w:szCs w:val="16"/>
              </w:rPr>
              <w:lastRenderedPageBreak/>
              <w:t>Convenience Food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(Mixed Dishes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Pizza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icken &amp; Bacon Pizza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eat Lovers Pizza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upreme Pizza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Soup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icken &amp; Cor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3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83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icken &amp; Vegetabl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2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2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86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eat &amp; Vegetabl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0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 (5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 (85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inestron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ea &amp; Ham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umpki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7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3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 (8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Tomato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Vegetabl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5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0 (57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Ready Mea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esh Pasta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illed with Vegetabl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38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esh Pasta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illed with Mea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8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28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6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esh Pasta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illed with Spinach &amp; Ricotta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8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Indian Style Chicken Curry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Ric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71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eef &amp; Vegetable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4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eef Lasagne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9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8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eef &amp; Noodles or Pasta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2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 (7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eef &amp; Rice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icken &amp; Vegetable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icken, Vegetables &amp;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Noodles or Pasta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Indian Style Chicken Curry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&amp; Ric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75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icken Curry &amp; Rice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Energy Controlled Portio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0 (6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Vegetables &amp; Pasta or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Noodl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7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41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Tuna Mornay with Pasta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&amp; White Sauc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rawn &amp; Ric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44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Dairy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Chees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Hard Cheddar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egular Fa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9 (53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Milk (and Milk Alternatives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ull Cream, Cow’s Milk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0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1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25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educed Fat, Cow’s Milk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36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kim, Cow’s Milk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5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43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lmon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2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58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3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conu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oy, Reduced Fa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oy, Regular Fa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4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lastRenderedPageBreak/>
              <w:t xml:space="preserve">     Yoghur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educed Fat, Berry Flavour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33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educed Fat, Vanilla Flavour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5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2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egular Fat, Tropical Flavour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6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2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Discretionary</w:t>
            </w:r>
            <w:r w:rsidR="00C544DA">
              <w:rPr>
                <w:rFonts w:ascii="Times New Roman"/>
                <w:b w:val="0"/>
                <w:sz w:val="16"/>
                <w:szCs w:val="16"/>
              </w:rPr>
              <w:t xml:space="preserve"> Foo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Cereal Bar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lain or with 10% Dried Fr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 (46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Chocolate Chip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or Coating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7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 (82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6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-Coated with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10% Dried Fruit &amp; 45% Nu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6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4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10% Dried Fruit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&amp; 60% Nu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-Coated, Plain or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10% Dried Fr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36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Yoghurt-Coated, Plain or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ith 10% Dried Fr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2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46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Biscuits (Sweet and Savoury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eese-Flavoured,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om White Wheat Flour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44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64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Other-Flavoured,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om White Wheat Flour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0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 (5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6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 Chip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0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43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-Coated, Caramel Filling,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iscuit Bas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75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-Coated, Cream Filling,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andwich Styl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36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8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-Coated, Marshmallow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illing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-Coated, Mint Filling,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iscuit Bas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7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ocolate-Coated, Wheatmea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4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8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lain Chocolate-Coat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2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hortbread Style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5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27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8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>
              <w:rPr>
                <w:rFonts w:ascii="Times New Roman"/>
                <w:b w:val="0"/>
                <w:sz w:val="16"/>
                <w:szCs w:val="16"/>
              </w:rPr>
              <w:t xml:space="preserve">Fish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Canned Fish and Seafoo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lavoured Salmo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2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8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ardines in Oi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7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ardines in Tomato Sauc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ardines in Water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lavoured Tuna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7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 (21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3 (6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Unflavoured Salmon in Water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moked Oysters in Oi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Unflavoured Tuna in Brin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55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Unflavoured Tuna in Vegetable Oi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9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 (62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Unflavoured Tuna in Water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0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8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 (55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Chilled Fish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aw Salmon with Marinad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aw Salmon Skin Off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aw Salmon Skin O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6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Frozen Fish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ated Squid or Calamari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57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6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lastRenderedPageBreak/>
              <w:t xml:space="preserve">          Crumbed Fish Finger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7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attered White Flesh Fish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4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ated Cod or Hak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2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ated Blue Grenadier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 (46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Fruit and Vegetabl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Fruit and Vegetable Juic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ppl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9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21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1 (79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pple Blackcurran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2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8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pple Mango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6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reakfas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5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conu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1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Fruit &amp; Vegetable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7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 (37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Orang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 (3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3 (8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Orange and Mango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moothie, Fruit Juice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ased with Mixed Frui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Tropica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9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 (42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Vegetables (Canned and Frozen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ar-fried Potato Frie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In Canola Oi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aked or Roasted Potato Chip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6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eetroo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reamed Sweetcorn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weetcorn Kerne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hole Tomatoes, in Tomato Juice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ixed Salad Vegetable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(For use in Garden Salads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aw Mixed Vegetable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4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3 (68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 (53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ooked Mixed Vegetables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(For use in Stir-fry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weetcorn on the cob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5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weetcorn kernel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reen Bean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9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Green Pea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44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6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Fruit (Frozen)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Blueberry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7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ixed Berry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5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aspberry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Tropical Mix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Meat and </w:t>
            </w:r>
            <w:r w:rsidR="00C544DA">
              <w:rPr>
                <w:rFonts w:ascii="Times New Roman"/>
                <w:b w:val="0"/>
                <w:sz w:val="16"/>
                <w:szCs w:val="16"/>
              </w:rPr>
              <w:t>Alternativ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Nuts and Seed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lmond Meal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7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lmonds, Raw &amp; Unsalt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4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43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hia Seed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4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83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Macadamia Nuts, Raw &amp; Unsalt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6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1 (33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lastRenderedPageBreak/>
              <w:t>4 (67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lastRenderedPageBreak/>
              <w:t xml:space="preserve">          Pecan Nu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100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6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ine Nut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33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5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Roasted Almond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33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6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Walnuts, Raw &amp; Unsalted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2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5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Meat Alternativ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Vegetarian Burger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56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10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Processed Meat and Derivativ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Pie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7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4 (15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71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>Spreads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runchy Peanut Butter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dded Sugar or Sal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0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5 (71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Crunchy Peanut Butter 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No Added Sugar or Sal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7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mooth Peanut Butter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Added Sugar or Sal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9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0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22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7 (70)</w:t>
            </w:r>
          </w:p>
        </w:tc>
      </w:tr>
      <w:tr w:rsidR="00C04E29" w:rsidRPr="00B80ABE" w:rsidTr="00C96B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Smooth Peanut Butter</w:t>
            </w:r>
          </w:p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No Added Sugar or Salt</w:t>
            </w:r>
          </w:p>
        </w:tc>
        <w:tc>
          <w:tcPr>
            <w:tcW w:w="1049" w:type="dxa"/>
            <w:tcBorders>
              <w:top w:val="nil"/>
              <w:bottom w:val="nil"/>
            </w:tcBorders>
          </w:tcPr>
          <w:p w:rsidR="00C04E29" w:rsidRPr="00B80ABE" w:rsidRDefault="00C544DA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8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</w:t>
            </w:r>
          </w:p>
        </w:tc>
        <w:tc>
          <w:tcPr>
            <w:tcW w:w="2216" w:type="dxa"/>
            <w:tcBorders>
              <w:top w:val="nil"/>
              <w:bottom w:val="nil"/>
            </w:tcBorders>
          </w:tcPr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6 (75)</w:t>
            </w:r>
          </w:p>
          <w:p w:rsidR="00C04E29" w:rsidRPr="00B80ABE" w:rsidRDefault="00C04E29" w:rsidP="00C96B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1 (100)</w:t>
            </w:r>
          </w:p>
        </w:tc>
      </w:tr>
      <w:tr w:rsidR="00C04E29" w:rsidRPr="00B80ABE" w:rsidTr="00C96B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40" w:type="dxa"/>
            <w:tcBorders>
              <w:top w:val="nil"/>
              <w:bottom w:val="single" w:sz="12" w:space="0" w:color="auto"/>
            </w:tcBorders>
          </w:tcPr>
          <w:p w:rsidR="00C04E29" w:rsidRPr="00B80ABE" w:rsidRDefault="00C04E29" w:rsidP="00C96BD1">
            <w:pPr>
              <w:rPr>
                <w:rFonts w:ascii="Times New Roman"/>
                <w:b w:val="0"/>
                <w:sz w:val="16"/>
                <w:szCs w:val="16"/>
              </w:rPr>
            </w:pPr>
            <w:r w:rsidRPr="00B80ABE">
              <w:rPr>
                <w:rFonts w:ascii="Times New Roman"/>
                <w:b w:val="0"/>
                <w:sz w:val="16"/>
                <w:szCs w:val="16"/>
              </w:rPr>
              <w:t xml:space="preserve">          Tahini</w:t>
            </w:r>
          </w:p>
        </w:tc>
        <w:tc>
          <w:tcPr>
            <w:tcW w:w="1049" w:type="dxa"/>
            <w:tcBorders>
              <w:top w:val="nil"/>
              <w:bottom w:val="single" w:sz="12" w:space="0" w:color="auto"/>
            </w:tcBorders>
          </w:tcPr>
          <w:p w:rsidR="00C04E29" w:rsidRPr="00B80ABE" w:rsidRDefault="00C544DA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>
              <w:rPr>
                <w:rFonts w:ascii="Times New Roman"/>
                <w:sz w:val="16"/>
                <w:szCs w:val="16"/>
              </w:rPr>
              <w:t>Branded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Generic</w:t>
            </w:r>
          </w:p>
        </w:tc>
        <w:tc>
          <w:tcPr>
            <w:tcW w:w="1299" w:type="dxa"/>
            <w:tcBorders>
              <w:top w:val="nil"/>
              <w:bottom w:val="single" w:sz="12" w:space="0" w:color="auto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</w:t>
            </w:r>
          </w:p>
        </w:tc>
        <w:tc>
          <w:tcPr>
            <w:tcW w:w="2216" w:type="dxa"/>
            <w:tcBorders>
              <w:top w:val="nil"/>
              <w:bottom w:val="single" w:sz="12" w:space="0" w:color="auto"/>
            </w:tcBorders>
          </w:tcPr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2 (67)</w:t>
            </w:r>
          </w:p>
          <w:p w:rsidR="00C04E29" w:rsidRPr="00B80ABE" w:rsidRDefault="00C04E29" w:rsidP="00C96B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B80ABE">
              <w:rPr>
                <w:rFonts w:ascii="Times New Roman"/>
                <w:sz w:val="16"/>
                <w:szCs w:val="16"/>
              </w:rPr>
              <w:t>3 (100)</w:t>
            </w:r>
          </w:p>
        </w:tc>
      </w:tr>
    </w:tbl>
    <w:p w:rsidR="00C04E29" w:rsidRDefault="00C04E29" w:rsidP="00C04E29"/>
    <w:p w:rsidR="00FF5195" w:rsidRDefault="00FF5195"/>
    <w:p w:rsidR="00FF5195" w:rsidRDefault="00FF5195"/>
    <w:sectPr w:rsidR="00FF519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009D1" w:rsidRDefault="002009D1" w:rsidP="001424D7">
      <w:pPr>
        <w:spacing w:after="0" w:line="240" w:lineRule="auto"/>
      </w:pPr>
      <w:r>
        <w:separator/>
      </w:r>
    </w:p>
  </w:endnote>
  <w:endnote w:type="continuationSeparator" w:id="0">
    <w:p w:rsidR="002009D1" w:rsidRDefault="002009D1" w:rsidP="001424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009D1" w:rsidRDefault="002009D1" w:rsidP="001424D7">
      <w:pPr>
        <w:spacing w:after="0" w:line="240" w:lineRule="auto"/>
      </w:pPr>
      <w:r>
        <w:separator/>
      </w:r>
    </w:p>
  </w:footnote>
  <w:footnote w:type="continuationSeparator" w:id="0">
    <w:p w:rsidR="002009D1" w:rsidRDefault="002009D1" w:rsidP="001424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B87772"/>
    <w:multiLevelType w:val="hybridMultilevel"/>
    <w:tmpl w:val="692656B0"/>
    <w:lvl w:ilvl="0" w:tplc="ADD688E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AE274E"/>
    <w:multiLevelType w:val="multilevel"/>
    <w:tmpl w:val="0E42411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2" w15:restartNumberingAfterBreak="0">
    <w:nsid w:val="66FB6A10"/>
    <w:multiLevelType w:val="multilevel"/>
    <w:tmpl w:val="6D525870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3" w15:restartNumberingAfterBreak="0">
    <w:nsid w:val="6BC07B40"/>
    <w:multiLevelType w:val="hybridMultilevel"/>
    <w:tmpl w:val="95A43C28"/>
    <w:lvl w:ilvl="0" w:tplc="91CCBB9A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E320AE9"/>
    <w:multiLevelType w:val="hybridMultilevel"/>
    <w:tmpl w:val="CFDCDADC"/>
    <w:lvl w:ilvl="0" w:tplc="4AC00DA4">
      <w:start w:val="79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2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22FF4"/>
    <w:rsid w:val="00023709"/>
    <w:rsid w:val="00122FF4"/>
    <w:rsid w:val="001424D7"/>
    <w:rsid w:val="001F0352"/>
    <w:rsid w:val="002009D1"/>
    <w:rsid w:val="002725EC"/>
    <w:rsid w:val="003D25E8"/>
    <w:rsid w:val="00460119"/>
    <w:rsid w:val="004E4744"/>
    <w:rsid w:val="00514B92"/>
    <w:rsid w:val="00543091"/>
    <w:rsid w:val="00653966"/>
    <w:rsid w:val="00677BC1"/>
    <w:rsid w:val="00696DBF"/>
    <w:rsid w:val="007D2082"/>
    <w:rsid w:val="00861BE0"/>
    <w:rsid w:val="008735AC"/>
    <w:rsid w:val="009A0973"/>
    <w:rsid w:val="00A70708"/>
    <w:rsid w:val="00AD4755"/>
    <w:rsid w:val="00AE4905"/>
    <w:rsid w:val="00C04E29"/>
    <w:rsid w:val="00C544DA"/>
    <w:rsid w:val="00C96BD1"/>
    <w:rsid w:val="00D329BC"/>
    <w:rsid w:val="00DF1299"/>
    <w:rsid w:val="00EC2B71"/>
    <w:rsid w:val="00F210A0"/>
    <w:rsid w:val="00FE05D2"/>
    <w:rsid w:val="00FF51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1D80DC37-E51D-42AC-B04A-022FF00155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E490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AE490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PlainTable2">
    <w:name w:val="Plain Table 2"/>
    <w:basedOn w:val="TableNormal"/>
    <w:uiPriority w:val="42"/>
    <w:rsid w:val="00FF5195"/>
    <w:pPr>
      <w:spacing w:after="0" w:line="240" w:lineRule="auto"/>
    </w:pPr>
    <w:rPr>
      <w:rFonts w:hAnsi="Times New Roman" w:cs="Times New Roman"/>
      <w:lang w:eastAsia="ko-KR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04E2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4E29"/>
  </w:style>
  <w:style w:type="paragraph" w:styleId="Footer">
    <w:name w:val="footer"/>
    <w:basedOn w:val="Normal"/>
    <w:link w:val="FooterChar"/>
    <w:uiPriority w:val="99"/>
    <w:unhideWhenUsed/>
    <w:rsid w:val="00C04E2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4E29"/>
  </w:style>
  <w:style w:type="paragraph" w:customStyle="1" w:styleId="EndNoteBibliography">
    <w:name w:val="EndNote Bibliography"/>
    <w:basedOn w:val="Normal"/>
    <w:link w:val="EndNoteBibliographyChar"/>
    <w:rsid w:val="00C04E2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4E2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04E29"/>
    <w:rPr>
      <w:color w:val="0563C1" w:themeColor="hyperlink"/>
      <w:u w:val="single"/>
    </w:rPr>
  </w:style>
  <w:style w:type="paragraph" w:customStyle="1" w:styleId="Default">
    <w:name w:val="Default"/>
    <w:rsid w:val="00C04E2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C04E29"/>
    <w:pPr>
      <w:ind w:left="720"/>
      <w:contextualSpacing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4E29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4E29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C04E29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E29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E29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C04E29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4E29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4E2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C04E2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04E2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4E29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A70708"/>
    <w:pPr>
      <w:spacing w:after="0" w:line="240" w:lineRule="auto"/>
      <w:jc w:val="both"/>
    </w:pPr>
    <w:rPr>
      <w:kern w:val="2"/>
      <w:sz w:val="20"/>
      <w:lang w:val="en-US"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287</Words>
  <Characters>13038</Characters>
  <Application>Microsoft Office Word</Application>
  <DocSecurity>0</DocSecurity>
  <Lines>108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PC</dc:creator>
  <cp:keywords/>
  <dc:description/>
  <cp:lastModifiedBy>Gillian</cp:lastModifiedBy>
  <cp:revision>2</cp:revision>
  <dcterms:created xsi:type="dcterms:W3CDTF">2019-02-28T17:34:00Z</dcterms:created>
  <dcterms:modified xsi:type="dcterms:W3CDTF">2019-02-28T17:34:00Z</dcterms:modified>
</cp:coreProperties>
</file>